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Model-based estimation of effective sample size in Stock Synthesis using the Dirichle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xml:space="preserve">, do not propogate uncertainty about data-weighting when calculating uncertainty intervals, and often are not re-adjusted when conducting sensitivity or retrospective analyses.  We therefore incorporate the Dirichlet-Multinomial (DM) distribution into Stock Synthesis, and propose it as a model-based method for estimating effective sample size.  This distribution incorporates one additional parameter per survey (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Dirichlet-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 xml:space="preserve">Stock assessment models are quant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F92AD3" w:rsidRDefault="00F92AD3" w:rsidP="00F92AD3">
      <w:pPr>
        <w:tabs>
          <w:tab w:val="left" w:pos="360"/>
        </w:tabs>
      </w:pPr>
      <w:r>
        <w:tab/>
      </w:r>
      <w:r w:rsidR="00E77EC4">
        <w:t xml:space="preserve">Stock assessment models frequently include sampling data regarding the proportion of the vulnerable population that belong to different observable categories.  </w:t>
      </w:r>
      <w:r w:rsidR="0059430C">
        <w:t>Common types of categorical information include the proportion of different ages, lengths, and sexes.  In practice, this compositional information arises from a process of sampling fishes (e.g., non-extractive visual samples, or by capturing and measuring fishes on-board), and samples must then be standardized (</w:t>
      </w:r>
      <w:r w:rsidR="00C5474F">
        <w:t>sometimes termed “</w:t>
      </w:r>
      <w:r w:rsidR="0059430C">
        <w:t>expanded</w:t>
      </w:r>
      <w:r w:rsidR="00C5474F">
        <w:t>”</w:t>
      </w:r>
      <w:r w:rsidR="0059430C">
        <w:t xml:space="preserve">) to account for variation in sampling effort to collect compositional data </w:t>
      </w:r>
      <w:r w:rsidR="0059430C">
        <w:fldChar w:fldCharType="begin"/>
      </w:r>
      <w:r w:rsidR="0059430C">
        <w:instrText xml:space="preserve"> ADDIN ZOTERO_ITEM CSL_CITATION {"citationID":"2j8r45785b","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rsidR="0059430C">
        <w:fldChar w:fldCharType="separate"/>
      </w:r>
      <w:r w:rsidR="0059430C" w:rsidRPr="0059430C">
        <w:rPr>
          <w:rFonts w:cs="Times New Roman"/>
        </w:rPr>
        <w:t>(Thorson, 2014)</w:t>
      </w:r>
      <w:r w:rsidR="0059430C">
        <w:fldChar w:fldCharType="end"/>
      </w:r>
      <w:r w:rsidR="0059430C">
        <w:t xml:space="preserve">.  </w:t>
      </w:r>
      <w:r w:rsidR="00C5474F">
        <w:t xml:space="preserve">Compositional standardization ideally results in an estimate of “input” sample size for the compositional data in a given year that then is used in the stock assessment model.  </w:t>
      </w:r>
    </w:p>
    <w:p w:rsidR="00C14762" w:rsidRDefault="001E4EEC" w:rsidP="00F92AD3">
      <w:pPr>
        <w:tabs>
          <w:tab w:val="left" w:pos="360"/>
        </w:tabs>
        <w:ind w:firstLine="360"/>
      </w:pPr>
      <w:r>
        <w:lastRenderedPageBreak/>
        <w:t xml:space="preserve">For compositional data, which describe the distribution of ages or lengths in catches, the multinomial distribution is the most used. The multinomial distribution assumes samples are collected at random from the population. Therefore, </w:t>
      </w:r>
      <w:r w:rsidR="00BD5047">
        <w:t>employed sampling methods and fish behavior (e.g., schooling) will lead to overdispersion of the true uncertainty in the estimated proportions (</w:t>
      </w:r>
      <w:commentRangeStart w:id="0"/>
      <w:r w:rsidR="00BD5047" w:rsidRPr="00EE63B5">
        <w:rPr>
          <w:highlight w:val="cyan"/>
        </w:rPr>
        <w:t>citation</w:t>
      </w:r>
      <w:commentRangeEnd w:id="0"/>
      <w:r w:rsidR="00BD5047" w:rsidRPr="00EE63B5">
        <w:rPr>
          <w:rStyle w:val="CommentReference"/>
          <w:highlight w:val="cyan"/>
        </w:rPr>
        <w:commentReference w:id="0"/>
      </w:r>
      <w:r w:rsidR="00BD5047">
        <w:t xml:space="preserve">). </w:t>
      </w:r>
    </w:p>
    <w:p w:rsidR="001F3C0B" w:rsidRDefault="001F3C0B" w:rsidP="00F92AD3">
      <w:pPr>
        <w:pStyle w:val="ListParagraph"/>
        <w:numPr>
          <w:ilvl w:val="0"/>
          <w:numId w:val="1"/>
        </w:numPr>
        <w:tabs>
          <w:tab w:val="left" w:pos="360"/>
        </w:tabs>
      </w:pPr>
      <w:r>
        <w:t>Assumptions and violations.</w:t>
      </w:r>
    </w:p>
    <w:p w:rsidR="006D56A3" w:rsidRDefault="0032311B" w:rsidP="00F92AD3">
      <w:pPr>
        <w:pStyle w:val="ListParagraph"/>
        <w:numPr>
          <w:ilvl w:val="0"/>
          <w:numId w:val="1"/>
        </w:numPr>
        <w:tabs>
          <w:tab w:val="left" w:pos="360"/>
        </w:tabs>
      </w:pPr>
      <w:r>
        <w:t>Use of the multinomial requires determining an effective sample size.</w:t>
      </w:r>
    </w:p>
    <w:p w:rsidR="00BD5047" w:rsidRDefault="00BD5047" w:rsidP="00F92AD3">
      <w:pPr>
        <w:pStyle w:val="ListParagraph"/>
        <w:numPr>
          <w:ilvl w:val="1"/>
          <w:numId w:val="1"/>
        </w:numPr>
        <w:tabs>
          <w:tab w:val="left" w:pos="360"/>
        </w:tabs>
      </w:pPr>
      <w:r>
        <w:t>Methods for data weighting should allow for correlations (Francis, 2011).</w:t>
      </w:r>
    </w:p>
    <w:p w:rsidR="001F3C0B" w:rsidRDefault="001F3C0B" w:rsidP="00F92AD3">
      <w:pPr>
        <w:tabs>
          <w:tab w:val="left" w:pos="360"/>
        </w:tabs>
      </w:pPr>
      <w:r>
        <w:tab/>
        <w:t>Alternatives to the multinomial, including ad hoc practices.</w:t>
      </w:r>
    </w:p>
    <w:p w:rsidR="006D56A3" w:rsidRDefault="006D56A3" w:rsidP="00F92AD3">
      <w:pPr>
        <w:pStyle w:val="ListParagraph"/>
        <w:numPr>
          <w:ilvl w:val="0"/>
          <w:numId w:val="1"/>
        </w:numPr>
        <w:tabs>
          <w:tab w:val="left" w:pos="360"/>
        </w:tabs>
      </w:pPr>
      <w:r>
        <w:t>McAllister-Ianelli (1997)</w:t>
      </w:r>
    </w:p>
    <w:p w:rsidR="004456D1" w:rsidRDefault="004456D1" w:rsidP="00F92AD3">
      <w:pPr>
        <w:pStyle w:val="ListParagraph"/>
        <w:numPr>
          <w:ilvl w:val="0"/>
          <w:numId w:val="1"/>
        </w:numPr>
        <w:tabs>
          <w:tab w:val="left" w:pos="360"/>
        </w:tabs>
      </w:pPr>
      <w:r>
        <w:t>Bootstrap (Stewart and Hamel, 2014)</w:t>
      </w:r>
    </w:p>
    <w:p w:rsidR="006D56A3" w:rsidRDefault="006D56A3" w:rsidP="00F92AD3">
      <w:pPr>
        <w:pStyle w:val="ListParagraph"/>
        <w:numPr>
          <w:ilvl w:val="0"/>
          <w:numId w:val="1"/>
        </w:numPr>
        <w:tabs>
          <w:tab w:val="left" w:pos="360"/>
        </w:tabs>
      </w:pPr>
      <w:r>
        <w:t>Dirichlet-Multinomial (DM)</w:t>
      </w:r>
    </w:p>
    <w:p w:rsidR="004456D1" w:rsidRDefault="004456D1" w:rsidP="00F92AD3">
      <w:pPr>
        <w:pStyle w:val="ListParagraph"/>
        <w:numPr>
          <w:ilvl w:val="0"/>
          <w:numId w:val="1"/>
        </w:numPr>
        <w:tabs>
          <w:tab w:val="left" w:pos="360"/>
        </w:tabs>
      </w:pPr>
      <w:r>
        <w:t>Logistic-normal (Francis, 2014)</w:t>
      </w:r>
    </w:p>
    <w:p w:rsidR="0032311B" w:rsidRDefault="0032311B" w:rsidP="00F92AD3">
      <w:pPr>
        <w:pStyle w:val="ListParagraph"/>
        <w:numPr>
          <w:ilvl w:val="0"/>
          <w:numId w:val="1"/>
        </w:numPr>
        <w:tabs>
          <w:tab w:val="left" w:pos="360"/>
        </w:tabs>
      </w:pPr>
      <w:r>
        <w:t>Adjusted log-normal (Legault, 2014)</w:t>
      </w:r>
    </w:p>
    <w:p w:rsidR="00D429A5" w:rsidRDefault="00D429A5" w:rsidP="00F92AD3">
      <w:pPr>
        <w:pStyle w:val="ListParagraph"/>
        <w:numPr>
          <w:ilvl w:val="0"/>
          <w:numId w:val="1"/>
        </w:numPr>
        <w:tabs>
          <w:tab w:val="left" w:pos="360"/>
        </w:tabs>
      </w:pPr>
      <w:r>
        <w:t>Multivariate-logistic (Schnute and Richards, 1995)</w:t>
      </w:r>
    </w:p>
    <w:p w:rsidR="001F3C0B" w:rsidRDefault="001F3C0B" w:rsidP="00F92AD3">
      <w:pPr>
        <w:tabs>
          <w:tab w:val="left" w:pos="360"/>
        </w:tabs>
      </w:pPr>
      <w:r>
        <w:tab/>
      </w:r>
      <w:r w:rsidR="006D56A3">
        <w:t xml:space="preserve">Given the inability of </w:t>
      </w:r>
      <w:r w:rsidR="006D56A3" w:rsidRPr="008A2439">
        <w:rPr>
          <w:i/>
        </w:rPr>
        <w:t>ad hoc</w:t>
      </w:r>
      <w:r w:rsidR="006D56A3">
        <w:t xml:space="preserve"> methods to propagate uncertainty about data-weighting when calculating uncertainty intervals and their propensity to encourage ignoring data-weighting when conducting sensitivity or retrospective analyses, we incorporate the DM distribution into Stock Synthesis (SS) and propose it as a model-based method for estimating </w:t>
      </w:r>
      <w:r w:rsidR="004F2BAA">
        <w:t>the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4F2BAA">
        <w:t>)</w:t>
      </w:r>
      <w:r w:rsidR="006D56A3">
        <w:t>.</w:t>
      </w:r>
    </w:p>
    <w:p w:rsidR="00020425" w:rsidRDefault="00020425" w:rsidP="00F92AD3">
      <w:pPr>
        <w:tabs>
          <w:tab w:val="left" w:pos="360"/>
        </w:tabs>
      </w:pP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Introducing the Dirichlet-m</w:t>
      </w:r>
      <w:r w:rsidR="003A09D6">
        <w:rPr>
          <w:i/>
        </w:rPr>
        <w:t>ultinomial distribution</w:t>
      </w:r>
    </w:p>
    <w:p w:rsidR="003A09D6" w:rsidRDefault="003A09D6" w:rsidP="00F92AD3">
      <w:pPr>
        <w:tabs>
          <w:tab w:val="left" w:pos="360"/>
        </w:tabs>
      </w:pPr>
      <w:r>
        <w:lastRenderedPageBreak/>
        <w:t>We here use a Dirichle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A09D6" w:rsidRDefault="003A09D6" w:rsidP="00F92AD3">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w:t>
      </w:r>
      <w:r w:rsidR="00F71AA0">
        <w:rPr>
          <w:rFonts w:eastAsiaTheme="minorEastAsia" w:cs="Times New Roman"/>
          <w:szCs w:val="24"/>
        </w:rPr>
        <w:t xml:space="preserve">non-negative </w:t>
      </w:r>
      <w:r>
        <w:rPr>
          <w:rFonts w:eastAsiaTheme="minorEastAsia" w:cs="Times New Roman"/>
          <w:szCs w:val="24"/>
        </w:rPr>
        <w:t xml:space="preserve">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w:t>
      </w:r>
      <w:r w:rsidR="00F71AA0">
        <w:rPr>
          <w:rFonts w:eastAsiaTheme="minorEastAsia" w:cs="Times New Roman"/>
          <w:szCs w:val="24"/>
        </w:rPr>
        <w:t>(</w:t>
      </w:r>
      <w:r>
        <w:rPr>
          <w:rFonts w:eastAsiaTheme="minorEastAsia" w:cs="Times New Roman"/>
          <w:szCs w:val="24"/>
        </w:rPr>
        <w:t xml:space="preserve">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sidR="00F71AA0">
        <w:rPr>
          <w:rFonts w:eastAsiaTheme="minorEastAsia" w:cs="Times New Roman"/>
          <w:szCs w:val="24"/>
        </w:rPr>
        <w:t>)</w:t>
      </w:r>
      <w:r w:rsidR="004F2BAA">
        <w:rPr>
          <w:rFonts w:eastAsiaTheme="minorEastAsia" w:cs="Times New Roman"/>
          <w:szCs w:val="24"/>
        </w:rPr>
        <w:t>,</w:t>
      </w:r>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w:t>
      </w:r>
      <w:r w:rsidR="00F71AA0">
        <w:rPr>
          <w:rFonts w:eastAsiaTheme="minorEastAsia" w:cs="Times New Roman"/>
          <w:szCs w:val="24"/>
        </w:rPr>
        <w:t xml:space="preserve"> (we use the gamma function, rather than the conventional factorial function, so that the Dirichlet-Multinomial is defined for all non-negative sample sizes </w:t>
      </w:r>
      <w:r w:rsidR="00F71AA0" w:rsidRPr="00F71AA0">
        <w:rPr>
          <w:rFonts w:eastAsiaTheme="minorEastAsia" w:cs="Times New Roman"/>
          <w:i/>
          <w:szCs w:val="24"/>
        </w:rPr>
        <w:t>N</w:t>
      </w:r>
      <w:r w:rsidR="00F71AA0">
        <w:rPr>
          <w:rFonts w:eastAsiaTheme="minorEastAsia" w:cs="Times New Roman"/>
          <w:szCs w:val="24"/>
        </w:rPr>
        <w:t>)</w:t>
      </w:r>
      <w:r>
        <w:rPr>
          <w:rFonts w:eastAsiaTheme="minorEastAsia" w:cs="Times New Roman"/>
          <w:szCs w:val="24"/>
        </w:rPr>
        <w:t xml:space="preserve">. </w:t>
      </w:r>
      <w:commentRangeStart w:id="2"/>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2"/>
      <w:r>
        <w:rPr>
          <w:rStyle w:val="CommentReference"/>
        </w:rPr>
        <w:commentReference w:id="2"/>
      </w:r>
      <w:r>
        <w:rPr>
          <w:rFonts w:eastAsiaTheme="minorEastAsia" w:cs="Times New Roman"/>
          <w:szCs w:val="24"/>
        </w:rPr>
        <w:t xml:space="preserve">does not depend upon the parameters, but ensures that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3A09D6" w:rsidRPr="00787F0E" w:rsidRDefault="003A09D6" w:rsidP="00F92AD3">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3A09D6" w:rsidRDefault="003A09D6" w:rsidP="00F92AD3">
      <w:pPr>
        <w:tabs>
          <w:tab w:val="left" w:pos="360"/>
          <w:tab w:val="left" w:pos="5760"/>
        </w:tabs>
        <w:rPr>
          <w:rFonts w:eastAsiaTheme="minorEastAsia"/>
          <w:szCs w:val="24"/>
        </w:rPr>
      </w:pPr>
      <w:r>
        <w:rPr>
          <w:rFonts w:eastAsiaTheme="minorEastAsia"/>
          <w:szCs w:val="24"/>
        </w:rPr>
        <w:t>i.e., that the Dirichlet-multinomial reduces to the multinomial</w:t>
      </w:r>
      <w:r w:rsidR="00F71AA0">
        <w:rPr>
          <w:rFonts w:eastAsiaTheme="minorEastAsia"/>
          <w:szCs w:val="24"/>
        </w:rPr>
        <w:t xml:space="preserve"> likelihood as the variance-inflation coefficient goes to infinity</w:t>
      </w:r>
      <w:r>
        <w:rPr>
          <w:rFonts w:eastAsiaTheme="minorEastAsia"/>
          <w:szCs w:val="24"/>
        </w:rPr>
        <w:t>.</w:t>
      </w:r>
      <w:r w:rsidR="00F71AA0">
        <w:rPr>
          <w:rFonts w:eastAsiaTheme="minorEastAsia"/>
          <w:szCs w:val="24"/>
        </w:rPr>
        <w:t xml:space="preserve"> </w:t>
      </w:r>
      <w:r>
        <w:rPr>
          <w:rFonts w:eastAsiaTheme="minorEastAsia"/>
          <w:szCs w:val="24"/>
        </w:rPr>
        <w:t xml:space="preserve"> </w:t>
      </w:r>
    </w:p>
    <w:p w:rsidR="003A09D6" w:rsidRDefault="0041622D" w:rsidP="00F92AD3">
      <w:pPr>
        <w:tabs>
          <w:tab w:val="left" w:pos="360"/>
          <w:tab w:val="left" w:pos="5760"/>
        </w:tabs>
        <w:rPr>
          <w:rFonts w:eastAsiaTheme="minorEastAsia"/>
          <w:szCs w:val="24"/>
        </w:rPr>
      </w:pPr>
      <w:r>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lastRenderedPageBreak/>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rsidR="003A09D6" w:rsidRDefault="00085D41"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e </w:t>
      </w:r>
      <w:r w:rsidR="003A09D6">
        <w:rPr>
          <w:rFonts w:eastAsiaTheme="minorEastAsia"/>
        </w:rPr>
        <w:t>the variance of the observed proportion at age for a Dirichle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rsidR="003A09D6" w:rsidRPr="00834CDC" w:rsidRDefault="00085D41"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t xml:space="preserve">As a default, we recommend a re-parameterizations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w:lastRenderedPageBreak/>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rsidR="00C26578" w:rsidRPr="00C26578" w:rsidRDefault="00085D41"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p>
    <w:p w:rsidR="00C26578" w:rsidRPr="00C26578" w:rsidRDefault="00085D41"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r w:rsidR="0036045D">
        <w:rPr>
          <w:rFonts w:eastAsiaTheme="minorEastAsia"/>
          <w:szCs w:val="24"/>
        </w:rPr>
        <w:t xml:space="preserve">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 xml:space="preserve">As a potential alternative, analysts may instead use the original parameterization of the </w:t>
      </w:r>
      <w:r w:rsidR="00681AFA">
        <w:t>Dirichle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r>
        <w:rPr>
          <w:rFonts w:cs="Times New Roman"/>
          <w:szCs w:val="24"/>
        </w:rPr>
        <w:t>with effective sample size:</w:t>
      </w:r>
    </w:p>
    <w:p w:rsidR="00C26578" w:rsidRPr="00C26578" w:rsidRDefault="00085D41"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w:t>
      </w:r>
      <w:r>
        <w:rPr>
          <w:rFonts w:eastAsiaTheme="minorEastAsia"/>
        </w:rPr>
        <w:lastRenderedPageBreak/>
        <w:t xml:space="preserve">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C14762" w:rsidRPr="00DA4FCB">
        <w:rPr>
          <w:highlight w:val="yellow"/>
        </w:rPr>
        <w:t>?</w:t>
      </w:r>
      <w:r w:rsidR="00C14762">
        <w:t xml:space="preserve">), an integrated age-structured stock assessment framework frequently used to conduct assessments in many parts of the world (Methot and Wetzel, 2013). </w:t>
      </w:r>
    </w:p>
    <w:p w:rsidR="009A1BEA" w:rsidRPr="000B4A6E" w:rsidRDefault="009A1BEA" w:rsidP="00F92AD3">
      <w:pPr>
        <w:tabs>
          <w:tab w:val="left" w:pos="360"/>
        </w:tabs>
        <w:rPr>
          <w:i/>
        </w:rPr>
      </w:pPr>
      <w:r w:rsidRPr="000B4A6E">
        <w:rPr>
          <w:i/>
        </w:rPr>
        <w:t>Case study: Pacfic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r w:rsidR="009A1BEA">
        <w:rPr>
          <w:i/>
        </w:rPr>
        <w:t>Merluccius productus</w:t>
      </w:r>
      <w:r w:rsidR="009A1BEA">
        <w:t>)</w:t>
      </w:r>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an intermittent acoustic survey conducted between 1995 and 2013, 10 years of survey age-composition samples, and ‘empirical’ </w:t>
      </w:r>
      <w:r w:rsidR="00C616C4">
        <w:t xml:space="preserve">fishery </w:t>
      </w:r>
      <w:r w:rsidR="00D33D4B">
        <w:t>weight-at-age data, which are assumed to be known without error (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 (i) </w:t>
      </w:r>
      <w:r w:rsidR="00DA4FCB">
        <w:t>unweighted, (</w:t>
      </w:r>
      <w:r w:rsidR="00B5376F">
        <w:t xml:space="preserve">ii) tuned using </w:t>
      </w:r>
      <w:r w:rsidR="00C14762">
        <w:t>McAllister-Ianelli (1997)</w:t>
      </w:r>
      <w:r w:rsidR="00B5376F">
        <w:t xml:space="preserve">, </w:t>
      </w:r>
      <w:r w:rsidR="00C14762">
        <w:t>(ii</w:t>
      </w:r>
      <w:r w:rsidR="00B5376F">
        <w:t>i</w:t>
      </w:r>
      <w:r w:rsidR="00C14762">
        <w:t xml:space="preserve">) </w:t>
      </w:r>
      <w:r>
        <w:t>estimated using the Dirichlet-multinomial distribution</w:t>
      </w:r>
      <w:r w:rsidR="00B5376F">
        <w:t>, and (iv) weight of zero for the age-composition data</w:t>
      </w:r>
      <w:r>
        <w:t>.  This latter option specifies that the stock assessment is fitted only to abundance indices, and represents the extreme case of “zero” weight assigned to compositional data</w:t>
      </w:r>
      <w:r w:rsidR="00C14762">
        <w:t>.</w:t>
      </w:r>
      <w:r w:rsidR="004456D1">
        <w:t xml:space="preserve"> </w:t>
      </w:r>
      <w:r w:rsidR="008A2439" w:rsidRPr="00DA4FCB">
        <w:rPr>
          <w:highlight w:val="yellow"/>
        </w:rPr>
        <w:t>Specify the McAllister-Ianelli approach</w:t>
      </w:r>
      <w:r w:rsidR="008A2439">
        <w:t xml:space="preserve">. </w:t>
      </w:r>
    </w:p>
    <w:p w:rsidR="004456D1" w:rsidRPr="00DA4FCB" w:rsidRDefault="004456D1" w:rsidP="00F92AD3">
      <w:pPr>
        <w:tabs>
          <w:tab w:val="left" w:pos="360"/>
        </w:tabs>
        <w:rPr>
          <w:i/>
        </w:rPr>
      </w:pPr>
      <w:r w:rsidRPr="00DA4FCB">
        <w:rPr>
          <w:i/>
        </w:rPr>
        <w:t>Simulation testing</w:t>
      </w:r>
    </w:p>
    <w:p w:rsidR="004456D1" w:rsidRDefault="004456D1" w:rsidP="00F92AD3">
      <w:pPr>
        <w:tabs>
          <w:tab w:val="left" w:pos="360"/>
        </w:tabs>
      </w:pPr>
      <w:r>
        <w:t xml:space="preserve">The performance of the DM distribution inside SS was explored using simulated data. </w:t>
      </w:r>
      <w:r w:rsidR="008A2439" w:rsidRPr="00EE63B5">
        <w:rPr>
          <w:highlight w:val="cyan"/>
        </w:rPr>
        <w:t>Specify the simulation scenarios, operating models, and estimation methods.</w:t>
      </w:r>
    </w:p>
    <w:p w:rsidR="00E93B67" w:rsidRDefault="00E93B67" w:rsidP="00F92AD3">
      <w:pPr>
        <w:tabs>
          <w:tab w:val="left" w:pos="360"/>
        </w:tabs>
        <w:rPr>
          <w:i/>
        </w:rPr>
      </w:pPr>
      <w:r>
        <w:rPr>
          <w:i/>
        </w:rPr>
        <w:lastRenderedPageBreak/>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t xml:space="preserve">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In particular, removing fishery age data results in a higher estimate of average unfished spawning output and lower spawning output estimates from the mid-1980s onward, while treating input as effective sample size results in strong year-class strength estimates in the early 1980s and early 2000s.  By contrast, the default McAllister-Ianelli and new Dirichlet-multinomial weighting methods results in similar estimtes of spawning output, with the exception of recent years (2010 onwards) when the Dirichlet-multinomial estimator results in somewhat elevated estimates of spawning output relative to the McAllister-Ianelli method.  Similarly, the McAllister-Ianelli and Dirichlet-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7D46AD" w:rsidP="00F92AD3">
      <w:pPr>
        <w:tabs>
          <w:tab w:val="left" w:pos="360"/>
        </w:tabs>
      </w:pPr>
    </w:p>
    <w:p w:rsidR="00E93B67" w:rsidRDefault="00E93B67" w:rsidP="00F92AD3">
      <w:pPr>
        <w:tabs>
          <w:tab w:val="left" w:pos="360"/>
        </w:tabs>
      </w:pPr>
    </w:p>
    <w:p w:rsidR="003A63B5" w:rsidRPr="003A63B5" w:rsidRDefault="003A63B5" w:rsidP="00F92AD3">
      <w:pPr>
        <w:tabs>
          <w:tab w:val="left" w:pos="360"/>
        </w:tabs>
        <w:rPr>
          <w:b/>
        </w:rPr>
      </w:pPr>
      <w:r w:rsidRPr="003A63B5">
        <w:rPr>
          <w:b/>
        </w:rPr>
        <w:t>Discussion</w:t>
      </w:r>
    </w:p>
    <w:p w:rsidR="003A63B5" w:rsidRDefault="00491F03" w:rsidP="00F92AD3">
      <w:pPr>
        <w:tabs>
          <w:tab w:val="left" w:pos="360"/>
        </w:tabs>
      </w:pPr>
      <w:r>
        <w:t xml:space="preserve">In this paper, we have shown that the Dirichlet-multinomial distribution can be used to generate model-based estimates of effective sample size for age and length-compositional data in stock assessment models.  For this purpose, we have implemented two parameterizations of the Dirichlet-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Dirichlet-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xml:space="preserve">:  Previous methods also provide no obvious method for propogating uncertainty about data-weighting.  By contrast, the Dirichlet-multinomial approach represents data-weighting via an estimated parameter, and the uncertainty in this parameter can be captured via standard statistical methods (e.g., </w:t>
      </w:r>
      <w:r>
        <w:lastRenderedPageBreak/>
        <w:t xml:space="preserve">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Dirichlet-multinomial method allows for a single, unambiguous definition of convergence (i.e., via maximizing the model likelihood), which can be independently replicated by different authors and does not require further documentation.  </w:t>
      </w:r>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altnerati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overdispersed compositional data when the effective sample size is lower than the input sample size.  Potential causes presumably include time-varying or non-parametric fishery selectivity, time-varying growth, and other common </w:t>
      </w:r>
      <w:r>
        <w:lastRenderedPageBreak/>
        <w:t xml:space="preserve">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overdispersion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753ED2" w:rsidRPr="00753ED2" w:rsidRDefault="00753ED2" w:rsidP="00753ED2">
      <w:pPr>
        <w:pStyle w:val="Bibliography"/>
        <w:rPr>
          <w:rFonts w:cs="Times New Roman"/>
        </w:rPr>
      </w:pPr>
      <w:r>
        <w:fldChar w:fldCharType="begin"/>
      </w:r>
      <w:r>
        <w:instrText xml:space="preserve"> ADDIN ZOTERO_BIBL {"custom":[]} CSL_BIBLIOGRAPHY </w:instrText>
      </w:r>
      <w:r>
        <w:fldChar w:fldCharType="separate"/>
      </w:r>
      <w:r w:rsidRPr="00753ED2">
        <w:rPr>
          <w:rFonts w:cs="Times New Roman"/>
        </w:rPr>
        <w:t>Francis, R.I.C.C., 2011. Data weighting in statistical fisheries stock assessment models. Can. J. Fish. Aquat. Sci. 68, 1124–1138.</w:t>
      </w:r>
    </w:p>
    <w:p w:rsidR="00753ED2" w:rsidRPr="00753ED2" w:rsidRDefault="00753ED2" w:rsidP="00753ED2">
      <w:pPr>
        <w:pStyle w:val="Bibliography"/>
        <w:rPr>
          <w:rFonts w:cs="Times New Roman"/>
        </w:rPr>
      </w:pPr>
      <w:r w:rsidRPr="00753ED2">
        <w:rPr>
          <w:rFonts w:cs="Times New Roman"/>
        </w:rPr>
        <w:t>Magnusson, A., Punt, A.E., Hilborn, R., 2013. Measuring uncertainty in fisheries stock assessment: the delta method, bootstrap, and MCMC. Fish Fish. 14, 325–342.</w:t>
      </w:r>
    </w:p>
    <w:p w:rsidR="00753ED2" w:rsidRPr="00753ED2" w:rsidRDefault="00753ED2" w:rsidP="00753ED2">
      <w:pPr>
        <w:pStyle w:val="Bibliography"/>
        <w:rPr>
          <w:rFonts w:cs="Times New Roman"/>
        </w:rPr>
      </w:pPr>
      <w:r w:rsidRPr="00753ED2">
        <w:rPr>
          <w:rFonts w:cs="Times New Roman"/>
        </w:rPr>
        <w:t>Maunder, M.N., Punt, A.E., 2013. A review of integrated analysis in fisheries stock assessment. Fish. Res. 142, 61–74.</w:t>
      </w:r>
    </w:p>
    <w:p w:rsidR="00753ED2" w:rsidRPr="00753ED2" w:rsidRDefault="00753ED2" w:rsidP="00753ED2">
      <w:pPr>
        <w:pStyle w:val="Bibliography"/>
        <w:rPr>
          <w:rFonts w:cs="Times New Roman"/>
        </w:rPr>
      </w:pPr>
      <w:r w:rsidRPr="00753ED2">
        <w:rPr>
          <w:rFonts w:cs="Times New Roman"/>
        </w:rPr>
        <w:t>Thorson, J.T., 2014. Standardizing compositional data for stock assessment. ICES J. Mar. Sci. J. Cons. 71, 1117–1128. doi:10.1093/icesjms/fst224</w:t>
      </w:r>
    </w:p>
    <w:p w:rsidR="00753ED2" w:rsidRPr="00753ED2" w:rsidRDefault="00753ED2" w:rsidP="00753ED2">
      <w:pPr>
        <w:pStyle w:val="Bibliography"/>
        <w:rPr>
          <w:rFonts w:cs="Times New Roman"/>
        </w:rPr>
      </w:pPr>
      <w:r w:rsidRPr="00753ED2">
        <w:rPr>
          <w:rFonts w:cs="Times New Roman"/>
        </w:rPr>
        <w:t>Thorson, J.T., Hicks, A.C., Methot, R.D., 2015. Random effect estimation of time-varying factors in Stock Synthesis. ICES J. Mar. Sci. J. Cons. 72, 178–185. doi:10.1093/icesjms/fst211</w:t>
      </w:r>
    </w:p>
    <w:p w:rsidR="00753ED2" w:rsidRPr="00753ED2" w:rsidRDefault="00753ED2" w:rsidP="00753ED2">
      <w:pPr>
        <w:pStyle w:val="Bibliography"/>
        <w:rPr>
          <w:rFonts w:cs="Times New Roman"/>
        </w:rPr>
      </w:pPr>
      <w:r w:rsidRPr="00753ED2">
        <w:rPr>
          <w:rFonts w:cs="Times New Roman"/>
        </w:rPr>
        <w:t>Thorson, J.T., Minto, C., 2015. Mixed effects: a unifying framework for statistical modelling in fisheries biology. ICES J. Mar. Sci. J. Cons. 72, 1245–1256. doi:10.1093/icesjms/fsu213</w:t>
      </w:r>
    </w:p>
    <w:p w:rsidR="00753ED2" w:rsidRPr="00753ED2" w:rsidRDefault="00753ED2" w:rsidP="00753ED2">
      <w:pPr>
        <w:pStyle w:val="Bibliography"/>
        <w:rPr>
          <w:rFonts w:cs="Times New Roman"/>
        </w:rPr>
      </w:pPr>
      <w:r w:rsidRPr="00753ED2">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r>
        <w:t>Francis, R.I.</w:t>
      </w:r>
      <w:r w:rsidR="00020425">
        <w:t>C.C. 2011. Data weighting in statistical fisheries stock assessment models. Can</w:t>
      </w:r>
      <w:r w:rsidR="0092135A">
        <w:t>.</w:t>
      </w:r>
      <w:r w:rsidR="00020425">
        <w:t xml:space="preserve"> J</w:t>
      </w:r>
      <w:r w:rsidR="0092135A">
        <w:t>.</w:t>
      </w:r>
      <w:r w:rsidR="00020425">
        <w:t xml:space="preserve"> Fish</w:t>
      </w:r>
      <w:r w:rsidR="0092135A">
        <w:t>.</w:t>
      </w:r>
      <w:r w:rsidR="00020425">
        <w:t xml:space="preserve"> Aquat</w:t>
      </w:r>
      <w:r w:rsidR="0092135A">
        <w:t>.</w:t>
      </w:r>
      <w:r w:rsidR="00020425">
        <w:t xml:space="preserve"> Sci. 68</w:t>
      </w:r>
      <w:r w:rsidR="0092135A">
        <w:t>,</w:t>
      </w:r>
      <w:r w:rsidR="00020425">
        <w:t xml:space="preserve"> 1124-1138.</w:t>
      </w:r>
    </w:p>
    <w:p w:rsidR="004456D1" w:rsidRDefault="004456D1" w:rsidP="00F92AD3">
      <w:pPr>
        <w:tabs>
          <w:tab w:val="left" w:pos="360"/>
        </w:tabs>
        <w:ind w:left="720" w:hanging="720"/>
      </w:pPr>
      <w:r>
        <w:t>Francis, R.I.C.C. 2014. Replacing the multinomial in stock assessment models: a first step. Fish. Res. 151, 70-84.</w:t>
      </w:r>
    </w:p>
    <w:p w:rsidR="0092135A" w:rsidRDefault="001B4A6C" w:rsidP="00F92AD3">
      <w:pPr>
        <w:tabs>
          <w:tab w:val="left" w:pos="360"/>
        </w:tabs>
        <w:ind w:left="720" w:hanging="720"/>
      </w:pPr>
      <w:r>
        <w:t>Hulson, P.-J.F., Hanselman, D.</w:t>
      </w:r>
      <w:r w:rsidR="0092135A">
        <w:t>H., Quinn, T.J., II. 2012. Determining effective sample size in integrated age-structured assessment models. ICES J. Mar. Sci. 69, 281-292.</w:t>
      </w:r>
    </w:p>
    <w:p w:rsidR="0032311B" w:rsidRDefault="0032311B" w:rsidP="00F92AD3">
      <w:pPr>
        <w:tabs>
          <w:tab w:val="left" w:pos="360"/>
        </w:tabs>
        <w:ind w:left="720" w:hanging="720"/>
      </w:pPr>
      <w:r>
        <w:t>Legault, C.M. 2014. The ability of two age composition error distributions to estimate selectivity and spawning stock biomass in simulated stock assessments. Fish. Res. 158, 172-180.</w:t>
      </w:r>
    </w:p>
    <w:p w:rsidR="006D56A3" w:rsidRDefault="006D56A3" w:rsidP="00F92AD3">
      <w:pPr>
        <w:tabs>
          <w:tab w:val="left" w:pos="360"/>
        </w:tabs>
        <w:ind w:left="720" w:hanging="720"/>
      </w:pPr>
      <w:r>
        <w:t>McAllister, M.K., Ianelli, J.N. 1997.</w:t>
      </w:r>
      <w:r w:rsidR="001B4A6C">
        <w:t xml:space="preserve"> Bayesian stock assessment using catch-age data nd the sampling – importance resampling al</w:t>
      </w:r>
      <w:r w:rsidR="00C14762">
        <w:t>gorithm. Can. J. Fish. Aquat.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Fish. Res. 142, 86-99.</w:t>
      </w:r>
    </w:p>
    <w:p w:rsidR="00D429A5" w:rsidRDefault="00D429A5" w:rsidP="00F92AD3">
      <w:pPr>
        <w:tabs>
          <w:tab w:val="left" w:pos="360"/>
        </w:tabs>
        <w:ind w:left="720" w:hanging="720"/>
      </w:pPr>
      <w:r>
        <w:t>Schnute, J. T., Richards, L. R. 1995. The influence of error on population estimates from catch-age models. Can. J. Fish. Aquat. Sci. 52, 2063-2077.</w:t>
      </w:r>
    </w:p>
    <w:p w:rsidR="004456D1" w:rsidRDefault="004456D1" w:rsidP="00F92AD3">
      <w:pPr>
        <w:tabs>
          <w:tab w:val="left" w:pos="360"/>
        </w:tabs>
        <w:ind w:left="720" w:hanging="720"/>
      </w:pPr>
      <w:r>
        <w:lastRenderedPageBreak/>
        <w:t>Stewart, I.J., Hamel, O.S. 2014. Bootstrapping of sample sizes for length- or age-composition data used in stock assessments. Can. J. Fish. Aquat.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Cox, S. 2015. Status of the Pacific Hake (whiting) stock in U.S. and Canadian waters in 2015. Prepared by the Joint Technical Committee of the U.S. and Canada Packfic Hake/Whiting Agreement; National Marine Fishery Service; Canada Department of Fisheries and Oceans. 159 p</w:t>
      </w:r>
      <w:r w:rsidR="0092135A">
        <w:t>p</w:t>
      </w:r>
      <w:r w:rsidR="00D33D4B">
        <w:t>.</w:t>
      </w:r>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r w:rsidRPr="006B3596">
        <w:lastRenderedPageBreak/>
        <w:t xml:space="preserve">Table 1. </w:t>
      </w:r>
      <w:r>
        <w:t>Life-history, fishery, and modelling parameters used for the simulation.</w:t>
      </w:r>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r>
        <w:lastRenderedPageBreak/>
        <w:t>Table 2.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r w:rsidRPr="004F2BAA">
        <w:lastRenderedPageBreak/>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th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r w:rsidRPr="006B3596">
        <w:lastRenderedPageBreak/>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fishing</w:t>
      </w:r>
      <w:r>
        <w:t xml:space="preserve"> intensity (F</w:t>
      </w:r>
      <w:r>
        <w:rPr>
          <w:vertAlign w:val="subscript"/>
        </w:rPr>
        <w:t>SPR</w:t>
      </w:r>
      <w:r>
        <w:t>; right) for the Pacific hake assessment given four alternative methods of weighting the age-composition data: (i) unweighted (red), (ii) tuned (green); (iii) Dirichlet-Multinomial distribution (blue); and (iv) weight of zero for the age-composition data (black)</w:t>
      </w:r>
      <w:r w:rsidR="009A3FF6">
        <w:t>, where for each modle we show the maximum likelihood estimates (solid line) and +/- 1 standard error (shaded region)</w:t>
      </w:r>
      <w:r>
        <w:t xml:space="preserve">.  </w:t>
      </w:r>
    </w:p>
    <w:p w:rsidR="007F1504" w:rsidRPr="00DA4FCB" w:rsidRDefault="00A36D5B" w:rsidP="00F92AD3">
      <w:pPr>
        <w:tabs>
          <w:tab w:val="left" w:pos="360"/>
        </w:tabs>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r>
        <w:lastRenderedPageBreak/>
        <w:t>Fig. 3. Estimate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M) distribution implemented in Stock Synthesis as the amount of information contained in the data decreased (i.e., operating model (OM) inflation factor).</w:t>
      </w:r>
    </w:p>
    <w:p w:rsidR="005A2331" w:rsidRDefault="00491567" w:rsidP="00F92AD3">
      <w:pPr>
        <w:tabs>
          <w:tab w:val="left" w:pos="360"/>
        </w:tabs>
      </w:pPr>
      <w:r>
        <w:rPr>
          <w:noProof/>
        </w:rPr>
        <w:drawing>
          <wp:inline distT="0" distB="0" distL="0" distR="0">
            <wp:extent cx="4267200" cy="4267200"/>
            <wp:effectExtent l="0" t="0" r="0" b="0"/>
            <wp:docPr id="2" name="Picture 2" descr="C:\Users\James.Thorson\Desktop\Project_git\Dirichlet-Multinomial\results\ESS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Dirichlet-Multinomial\results\ESS_infla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7200" cy="42672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r>
        <w:lastRenderedPageBreak/>
        <w:t xml:space="preserve">Fig. 4. Relative error in estimates of </w:t>
      </w:r>
      <m:oMath>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e>
        </m:d>
      </m:oMath>
      <w:r>
        <w:rPr>
          <w:rFonts w:eastAsiaTheme="minorEastAsia"/>
        </w:rPr>
        <w:t xml:space="preserve"> and </w:t>
      </w:r>
      <w:r>
        <w:rPr>
          <w:rFonts w:eastAsiaTheme="minorEastAsia"/>
          <w:i/>
        </w:rPr>
        <w:t>M</w:t>
      </w:r>
      <w:r>
        <w:rPr>
          <w:rFonts w:eastAsiaTheme="minorEastAsia"/>
        </w:rPr>
        <w:t xml:space="preserve"> across estimation methods (rows; multinomial (MN) and Dirichlet-Multinomial (DM)) and levels of inflation for the fishery age-composition data in the operating model (columns). Gradients are shown for the estimation method with red indicating models that may not have properly converged. Lower left paneldoes not contain results because the DM estimation method was not used when the inflation factor was one.</w:t>
      </w:r>
    </w:p>
    <w:p w:rsidR="006B3596" w:rsidRDefault="00491567" w:rsidP="00F92AD3">
      <w:pPr>
        <w:tabs>
          <w:tab w:val="left" w:pos="360"/>
        </w:tabs>
      </w:pPr>
      <w:r>
        <w:rPr>
          <w:noProof/>
        </w:rPr>
        <w:drawing>
          <wp:inline distT="0" distB="0" distL="0" distR="0">
            <wp:extent cx="4267200" cy="4267200"/>
            <wp:effectExtent l="0" t="0" r="0" b="0"/>
            <wp:docPr id="3" name="Picture 3"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R0andM_infl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67200" cy="4267200"/>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lli Johnson" w:date="2015-09-02T16:35:00Z" w:initials="KFJ">
    <w:p w:rsidR="00085D41" w:rsidRDefault="00085D41">
      <w:pPr>
        <w:pStyle w:val="CommentText"/>
      </w:pPr>
      <w:r>
        <w:rPr>
          <w:rStyle w:val="CommentReference"/>
        </w:rPr>
        <w:annotationRef/>
      </w:r>
      <w:bookmarkStart w:id="1" w:name="_GoBack"/>
      <w:bookmarkEnd w:id="1"/>
      <w:r>
        <w:t>Coggins and Quinn, 1998; Crone and Sampson, 1998</w:t>
      </w:r>
    </w:p>
    <w:p w:rsidR="00085D41" w:rsidRDefault="00085D41">
      <w:pPr>
        <w:pStyle w:val="CommentText"/>
      </w:pPr>
    </w:p>
    <w:p w:rsidR="00085D41" w:rsidRDefault="00085D41">
      <w:pPr>
        <w:pStyle w:val="CommentText"/>
      </w:pPr>
      <w:r>
        <w:t>Need to read to make sure.</w:t>
      </w:r>
    </w:p>
  </w:comment>
  <w:comment w:id="2" w:author="JTT" w:date="2015-09-07T16:29:00Z" w:initials="JT">
    <w:p w:rsidR="00085D41" w:rsidRDefault="00085D41" w:rsidP="003A09D6">
      <w:pPr>
        <w:pStyle w:val="CommentText"/>
      </w:pPr>
      <w:r>
        <w:rPr>
          <w:rStyle w:val="CommentReference"/>
        </w:rPr>
        <w:annotationRef/>
      </w:r>
      <w:r>
        <w:t>The first term is currently missing in SS V3.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85D41"/>
    <w:rsid w:val="000B4A6E"/>
    <w:rsid w:val="001760A3"/>
    <w:rsid w:val="001B4A6C"/>
    <w:rsid w:val="001D490A"/>
    <w:rsid w:val="001E4EEC"/>
    <w:rsid w:val="001F3C0B"/>
    <w:rsid w:val="00212B29"/>
    <w:rsid w:val="002564DE"/>
    <w:rsid w:val="00280874"/>
    <w:rsid w:val="002B647A"/>
    <w:rsid w:val="002F6B24"/>
    <w:rsid w:val="0032311B"/>
    <w:rsid w:val="00327277"/>
    <w:rsid w:val="00335D6C"/>
    <w:rsid w:val="0036045D"/>
    <w:rsid w:val="003A09D6"/>
    <w:rsid w:val="003A63B5"/>
    <w:rsid w:val="003E62F3"/>
    <w:rsid w:val="0041622D"/>
    <w:rsid w:val="004456D1"/>
    <w:rsid w:val="0046263D"/>
    <w:rsid w:val="00491567"/>
    <w:rsid w:val="00491F03"/>
    <w:rsid w:val="004926EE"/>
    <w:rsid w:val="004A0E05"/>
    <w:rsid w:val="004F2BAA"/>
    <w:rsid w:val="00527D55"/>
    <w:rsid w:val="00565741"/>
    <w:rsid w:val="00582FDA"/>
    <w:rsid w:val="0059430C"/>
    <w:rsid w:val="005A2331"/>
    <w:rsid w:val="00640F68"/>
    <w:rsid w:val="00641550"/>
    <w:rsid w:val="00646471"/>
    <w:rsid w:val="00681AFA"/>
    <w:rsid w:val="006B3596"/>
    <w:rsid w:val="006D56A3"/>
    <w:rsid w:val="007434CF"/>
    <w:rsid w:val="00753ED2"/>
    <w:rsid w:val="007D46AD"/>
    <w:rsid w:val="007F1504"/>
    <w:rsid w:val="00806A71"/>
    <w:rsid w:val="008A2439"/>
    <w:rsid w:val="008E6C1B"/>
    <w:rsid w:val="0092135A"/>
    <w:rsid w:val="009A1BEA"/>
    <w:rsid w:val="009A3FF6"/>
    <w:rsid w:val="00A36D5B"/>
    <w:rsid w:val="00A90C11"/>
    <w:rsid w:val="00B5376F"/>
    <w:rsid w:val="00BD5047"/>
    <w:rsid w:val="00BE3165"/>
    <w:rsid w:val="00BF4A5F"/>
    <w:rsid w:val="00C14762"/>
    <w:rsid w:val="00C26578"/>
    <w:rsid w:val="00C5474F"/>
    <w:rsid w:val="00C616C4"/>
    <w:rsid w:val="00D33D4B"/>
    <w:rsid w:val="00D429A5"/>
    <w:rsid w:val="00DA4FCB"/>
    <w:rsid w:val="00DC3DE2"/>
    <w:rsid w:val="00E15A57"/>
    <w:rsid w:val="00E77EC4"/>
    <w:rsid w:val="00E93B67"/>
    <w:rsid w:val="00EE63B5"/>
    <w:rsid w:val="00F70768"/>
    <w:rsid w:val="00F71AA0"/>
    <w:rsid w:val="00F92AD3"/>
    <w:rsid w:val="00FA2532"/>
    <w:rsid w:val="00FB6572"/>
    <w:rsid w:val="00FD7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1</Pages>
  <Words>4862</Words>
  <Characters>27714</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2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19</cp:revision>
  <dcterms:created xsi:type="dcterms:W3CDTF">2015-09-15T16:48:00Z</dcterms:created>
  <dcterms:modified xsi:type="dcterms:W3CDTF">2015-09-2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4GTPGXV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